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2F337BBA"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Naives Bayes</w:t>
      </w:r>
      <w:r w:rsidR="00981F80" w:rsidRPr="00385F9B">
        <w:rPr>
          <w:rFonts w:ascii="Times New Roman" w:hAnsi="Times New Roman" w:cs="Times New Roman"/>
          <w:i/>
          <w:iCs/>
          <w:sz w:val="24"/>
          <w:szCs w:val="24"/>
        </w:rPr>
        <w:t xml:space="preserve">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093C0E" w:rsidRPr="00385F9B">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2DAF0CFC"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elektronik, produk pakaian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477703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55DEAB2D"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5A59B59D" w14:textId="77777777" w:rsidR="00A56184" w:rsidRPr="00734E33" w:rsidRDefault="00A56184" w:rsidP="00A56184">
      <w:pPr>
        <w:pStyle w:val="ListParagraph"/>
        <w:spacing w:after="0" w:line="360" w:lineRule="auto"/>
        <w:ind w:left="360"/>
        <w:jc w:val="both"/>
        <w:rPr>
          <w:rFonts w:ascii="Times New Roman" w:hAnsi="Times New Roman" w:cs="Times New Roman"/>
          <w:b/>
          <w:bCs/>
          <w:sz w:val="24"/>
          <w:szCs w:val="24"/>
        </w:rPr>
      </w:pPr>
    </w:p>
    <w:p w14:paraId="2677EC4E" w14:textId="1DC962C1" w:rsidR="005564CA" w:rsidRPr="005564CA" w:rsidRDefault="005564CA" w:rsidP="005564C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ACC3C5" w14:textId="77777777" w:rsidR="007E29D6" w:rsidRDefault="007E29D6" w:rsidP="00AB0C8E">
      <w:pPr>
        <w:spacing w:after="0" w:line="240" w:lineRule="auto"/>
      </w:pPr>
      <w:r>
        <w:separator/>
      </w:r>
    </w:p>
  </w:endnote>
  <w:endnote w:type="continuationSeparator" w:id="0">
    <w:p w14:paraId="6E67B7BE" w14:textId="77777777" w:rsidR="007E29D6" w:rsidRDefault="007E29D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27D17" w14:textId="77777777" w:rsidR="007E29D6" w:rsidRDefault="007E29D6" w:rsidP="00AB0C8E">
      <w:pPr>
        <w:spacing w:after="0" w:line="240" w:lineRule="auto"/>
      </w:pPr>
      <w:r>
        <w:separator/>
      </w:r>
    </w:p>
  </w:footnote>
  <w:footnote w:type="continuationSeparator" w:id="0">
    <w:p w14:paraId="4F8E47C8" w14:textId="77777777" w:rsidR="007E29D6" w:rsidRDefault="007E29D6"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1E3DB8"/>
    <w:multiLevelType w:val="hybridMultilevel"/>
    <w:tmpl w:val="01ACA112"/>
    <w:lvl w:ilvl="0" w:tplc="3809000F">
      <w:start w:val="1"/>
      <w:numFmt w:val="decimal"/>
      <w:lvlText w:val="%1."/>
      <w:lvlJc w:val="left"/>
      <w:pPr>
        <w:ind w:left="1980" w:hanging="360"/>
      </w:pPr>
    </w:lvl>
    <w:lvl w:ilvl="1" w:tplc="38090019" w:tentative="1">
      <w:start w:val="1"/>
      <w:numFmt w:val="lowerLetter"/>
      <w:lvlText w:val="%2."/>
      <w:lvlJc w:val="left"/>
      <w:pPr>
        <w:ind w:left="2700" w:hanging="360"/>
      </w:pPr>
    </w:lvl>
    <w:lvl w:ilvl="2" w:tplc="3809001B" w:tentative="1">
      <w:start w:val="1"/>
      <w:numFmt w:val="lowerRoman"/>
      <w:lvlText w:val="%3."/>
      <w:lvlJc w:val="right"/>
      <w:pPr>
        <w:ind w:left="3420" w:hanging="180"/>
      </w:pPr>
    </w:lvl>
    <w:lvl w:ilvl="3" w:tplc="3809000F" w:tentative="1">
      <w:start w:val="1"/>
      <w:numFmt w:val="decimal"/>
      <w:lvlText w:val="%4."/>
      <w:lvlJc w:val="left"/>
      <w:pPr>
        <w:ind w:left="4140" w:hanging="360"/>
      </w:pPr>
    </w:lvl>
    <w:lvl w:ilvl="4" w:tplc="38090019" w:tentative="1">
      <w:start w:val="1"/>
      <w:numFmt w:val="lowerLetter"/>
      <w:lvlText w:val="%5."/>
      <w:lvlJc w:val="left"/>
      <w:pPr>
        <w:ind w:left="4860" w:hanging="360"/>
      </w:pPr>
    </w:lvl>
    <w:lvl w:ilvl="5" w:tplc="3809001B" w:tentative="1">
      <w:start w:val="1"/>
      <w:numFmt w:val="lowerRoman"/>
      <w:lvlText w:val="%6."/>
      <w:lvlJc w:val="right"/>
      <w:pPr>
        <w:ind w:left="5580" w:hanging="180"/>
      </w:pPr>
    </w:lvl>
    <w:lvl w:ilvl="6" w:tplc="3809000F" w:tentative="1">
      <w:start w:val="1"/>
      <w:numFmt w:val="decimal"/>
      <w:lvlText w:val="%7."/>
      <w:lvlJc w:val="left"/>
      <w:pPr>
        <w:ind w:left="6300" w:hanging="360"/>
      </w:pPr>
    </w:lvl>
    <w:lvl w:ilvl="7" w:tplc="38090019" w:tentative="1">
      <w:start w:val="1"/>
      <w:numFmt w:val="lowerLetter"/>
      <w:lvlText w:val="%8."/>
      <w:lvlJc w:val="left"/>
      <w:pPr>
        <w:ind w:left="7020" w:hanging="360"/>
      </w:pPr>
    </w:lvl>
    <w:lvl w:ilvl="8" w:tplc="3809001B" w:tentative="1">
      <w:start w:val="1"/>
      <w:numFmt w:val="lowerRoman"/>
      <w:lvlText w:val="%9."/>
      <w:lvlJc w:val="right"/>
      <w:pPr>
        <w:ind w:left="7740" w:hanging="180"/>
      </w:pPr>
    </w:lvl>
  </w:abstractNum>
  <w:abstractNum w:abstractNumId="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4"/>
  </w:num>
  <w:num w:numId="2" w16cid:durableId="167214351">
    <w:abstractNumId w:val="2"/>
  </w:num>
  <w:num w:numId="3" w16cid:durableId="1199508292">
    <w:abstractNumId w:val="6"/>
  </w:num>
  <w:num w:numId="4" w16cid:durableId="960259680">
    <w:abstractNumId w:val="0"/>
  </w:num>
  <w:num w:numId="5" w16cid:durableId="2126070963">
    <w:abstractNumId w:val="5"/>
  </w:num>
  <w:num w:numId="6" w16cid:durableId="1521435597">
    <w:abstractNumId w:val="8"/>
  </w:num>
  <w:num w:numId="7" w16cid:durableId="375931276">
    <w:abstractNumId w:val="7"/>
  </w:num>
  <w:num w:numId="8" w16cid:durableId="11346016">
    <w:abstractNumId w:val="1"/>
  </w:num>
  <w:num w:numId="9" w16cid:durableId="37227505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5126C"/>
    <w:rsid w:val="00051929"/>
    <w:rsid w:val="00053103"/>
    <w:rsid w:val="000540BB"/>
    <w:rsid w:val="00055E2C"/>
    <w:rsid w:val="000676D4"/>
    <w:rsid w:val="000727E2"/>
    <w:rsid w:val="0007690B"/>
    <w:rsid w:val="000775FB"/>
    <w:rsid w:val="00081FA9"/>
    <w:rsid w:val="00082697"/>
    <w:rsid w:val="00084466"/>
    <w:rsid w:val="00093C0E"/>
    <w:rsid w:val="000967EF"/>
    <w:rsid w:val="000A2869"/>
    <w:rsid w:val="000A3429"/>
    <w:rsid w:val="000A56D7"/>
    <w:rsid w:val="000C083C"/>
    <w:rsid w:val="000C5624"/>
    <w:rsid w:val="000D38CC"/>
    <w:rsid w:val="000D6EAA"/>
    <w:rsid w:val="001043A5"/>
    <w:rsid w:val="0010551D"/>
    <w:rsid w:val="00105EE5"/>
    <w:rsid w:val="00112BAB"/>
    <w:rsid w:val="001300B6"/>
    <w:rsid w:val="00137A76"/>
    <w:rsid w:val="0014669D"/>
    <w:rsid w:val="00146F14"/>
    <w:rsid w:val="001637E0"/>
    <w:rsid w:val="00166E6F"/>
    <w:rsid w:val="00182C7E"/>
    <w:rsid w:val="00183968"/>
    <w:rsid w:val="001A6376"/>
    <w:rsid w:val="001B2660"/>
    <w:rsid w:val="0020309C"/>
    <w:rsid w:val="002165EF"/>
    <w:rsid w:val="00217375"/>
    <w:rsid w:val="00222039"/>
    <w:rsid w:val="00225182"/>
    <w:rsid w:val="002264D4"/>
    <w:rsid w:val="00235B8B"/>
    <w:rsid w:val="002412BE"/>
    <w:rsid w:val="0024521C"/>
    <w:rsid w:val="00246F2B"/>
    <w:rsid w:val="0025616A"/>
    <w:rsid w:val="0026085F"/>
    <w:rsid w:val="00283801"/>
    <w:rsid w:val="002A5C6B"/>
    <w:rsid w:val="002B1CC0"/>
    <w:rsid w:val="002B669B"/>
    <w:rsid w:val="002D56C0"/>
    <w:rsid w:val="002D66A3"/>
    <w:rsid w:val="002F59B6"/>
    <w:rsid w:val="0032642B"/>
    <w:rsid w:val="00327C4F"/>
    <w:rsid w:val="00333AAD"/>
    <w:rsid w:val="003616A4"/>
    <w:rsid w:val="00377129"/>
    <w:rsid w:val="003834D1"/>
    <w:rsid w:val="00385F9B"/>
    <w:rsid w:val="003919DC"/>
    <w:rsid w:val="003A19EC"/>
    <w:rsid w:val="003B11CA"/>
    <w:rsid w:val="003B146B"/>
    <w:rsid w:val="003B299B"/>
    <w:rsid w:val="003B300D"/>
    <w:rsid w:val="003B656D"/>
    <w:rsid w:val="003C4B60"/>
    <w:rsid w:val="003C72A7"/>
    <w:rsid w:val="003D27F3"/>
    <w:rsid w:val="003E1706"/>
    <w:rsid w:val="003F6968"/>
    <w:rsid w:val="00403D76"/>
    <w:rsid w:val="004275B5"/>
    <w:rsid w:val="00444961"/>
    <w:rsid w:val="0045079B"/>
    <w:rsid w:val="00457F95"/>
    <w:rsid w:val="00464105"/>
    <w:rsid w:val="00464FFD"/>
    <w:rsid w:val="004650A4"/>
    <w:rsid w:val="00465FEE"/>
    <w:rsid w:val="00480753"/>
    <w:rsid w:val="004A703E"/>
    <w:rsid w:val="004B2A08"/>
    <w:rsid w:val="004B4A34"/>
    <w:rsid w:val="004B5A46"/>
    <w:rsid w:val="004C686B"/>
    <w:rsid w:val="00503BA2"/>
    <w:rsid w:val="00532E6D"/>
    <w:rsid w:val="00540794"/>
    <w:rsid w:val="00540B34"/>
    <w:rsid w:val="005564CA"/>
    <w:rsid w:val="00566FA4"/>
    <w:rsid w:val="005710E1"/>
    <w:rsid w:val="005803DC"/>
    <w:rsid w:val="0059033E"/>
    <w:rsid w:val="00591741"/>
    <w:rsid w:val="005A2928"/>
    <w:rsid w:val="005B2E85"/>
    <w:rsid w:val="005F167C"/>
    <w:rsid w:val="005F3141"/>
    <w:rsid w:val="006052C4"/>
    <w:rsid w:val="0060769A"/>
    <w:rsid w:val="0061266C"/>
    <w:rsid w:val="006130DE"/>
    <w:rsid w:val="0061460B"/>
    <w:rsid w:val="0062088F"/>
    <w:rsid w:val="00640998"/>
    <w:rsid w:val="00642E87"/>
    <w:rsid w:val="00644DB8"/>
    <w:rsid w:val="0065514D"/>
    <w:rsid w:val="00665306"/>
    <w:rsid w:val="00675109"/>
    <w:rsid w:val="006857F8"/>
    <w:rsid w:val="00686545"/>
    <w:rsid w:val="006865B1"/>
    <w:rsid w:val="006A6C4F"/>
    <w:rsid w:val="00714915"/>
    <w:rsid w:val="00717868"/>
    <w:rsid w:val="00720DBF"/>
    <w:rsid w:val="0072253F"/>
    <w:rsid w:val="00734E33"/>
    <w:rsid w:val="007400F8"/>
    <w:rsid w:val="00744118"/>
    <w:rsid w:val="00756223"/>
    <w:rsid w:val="00764B96"/>
    <w:rsid w:val="00766BCD"/>
    <w:rsid w:val="00767FFE"/>
    <w:rsid w:val="00770DC3"/>
    <w:rsid w:val="00777A61"/>
    <w:rsid w:val="00784C54"/>
    <w:rsid w:val="0078742F"/>
    <w:rsid w:val="00791167"/>
    <w:rsid w:val="007A02A2"/>
    <w:rsid w:val="007A1694"/>
    <w:rsid w:val="007C686A"/>
    <w:rsid w:val="007D0785"/>
    <w:rsid w:val="007D237E"/>
    <w:rsid w:val="007D3BA4"/>
    <w:rsid w:val="007D422F"/>
    <w:rsid w:val="007D5D7E"/>
    <w:rsid w:val="007E0542"/>
    <w:rsid w:val="007E29D6"/>
    <w:rsid w:val="007E4B15"/>
    <w:rsid w:val="00807CC8"/>
    <w:rsid w:val="00871D20"/>
    <w:rsid w:val="008816DE"/>
    <w:rsid w:val="0088673E"/>
    <w:rsid w:val="008A01E0"/>
    <w:rsid w:val="008A2676"/>
    <w:rsid w:val="008A4CA5"/>
    <w:rsid w:val="008C643F"/>
    <w:rsid w:val="008D2CE4"/>
    <w:rsid w:val="009048EC"/>
    <w:rsid w:val="00913288"/>
    <w:rsid w:val="00921444"/>
    <w:rsid w:val="009219BA"/>
    <w:rsid w:val="00942D67"/>
    <w:rsid w:val="00945F6D"/>
    <w:rsid w:val="00947E07"/>
    <w:rsid w:val="00955609"/>
    <w:rsid w:val="00956385"/>
    <w:rsid w:val="00956E85"/>
    <w:rsid w:val="00966844"/>
    <w:rsid w:val="00973584"/>
    <w:rsid w:val="00981F80"/>
    <w:rsid w:val="00984276"/>
    <w:rsid w:val="00991A06"/>
    <w:rsid w:val="009A0B4D"/>
    <w:rsid w:val="009A6B48"/>
    <w:rsid w:val="009B2EA2"/>
    <w:rsid w:val="009C150F"/>
    <w:rsid w:val="009D26A5"/>
    <w:rsid w:val="009E1181"/>
    <w:rsid w:val="009E6A8A"/>
    <w:rsid w:val="00A31B83"/>
    <w:rsid w:val="00A56184"/>
    <w:rsid w:val="00A70C2E"/>
    <w:rsid w:val="00A83181"/>
    <w:rsid w:val="00A854F9"/>
    <w:rsid w:val="00AB0C8E"/>
    <w:rsid w:val="00AB3367"/>
    <w:rsid w:val="00AB3617"/>
    <w:rsid w:val="00AB692D"/>
    <w:rsid w:val="00AC6668"/>
    <w:rsid w:val="00AD2C69"/>
    <w:rsid w:val="00AF2FAD"/>
    <w:rsid w:val="00AF502C"/>
    <w:rsid w:val="00B0008A"/>
    <w:rsid w:val="00B02431"/>
    <w:rsid w:val="00B07304"/>
    <w:rsid w:val="00B17529"/>
    <w:rsid w:val="00B2224A"/>
    <w:rsid w:val="00B25FA8"/>
    <w:rsid w:val="00B56F65"/>
    <w:rsid w:val="00B70EAA"/>
    <w:rsid w:val="00B8463C"/>
    <w:rsid w:val="00B930FD"/>
    <w:rsid w:val="00B93BD8"/>
    <w:rsid w:val="00BB271D"/>
    <w:rsid w:val="00BC3F27"/>
    <w:rsid w:val="00BC641C"/>
    <w:rsid w:val="00BD0B58"/>
    <w:rsid w:val="00BE7C5A"/>
    <w:rsid w:val="00BF600E"/>
    <w:rsid w:val="00C02FD0"/>
    <w:rsid w:val="00C069A5"/>
    <w:rsid w:val="00C37911"/>
    <w:rsid w:val="00C669B2"/>
    <w:rsid w:val="00C76742"/>
    <w:rsid w:val="00C860B6"/>
    <w:rsid w:val="00C94CBF"/>
    <w:rsid w:val="00CA0906"/>
    <w:rsid w:val="00CA2F43"/>
    <w:rsid w:val="00CB3436"/>
    <w:rsid w:val="00CD2833"/>
    <w:rsid w:val="00CE0FCD"/>
    <w:rsid w:val="00D14A4E"/>
    <w:rsid w:val="00D37FC4"/>
    <w:rsid w:val="00D5083E"/>
    <w:rsid w:val="00D61C65"/>
    <w:rsid w:val="00D76D88"/>
    <w:rsid w:val="00D96C67"/>
    <w:rsid w:val="00D97D75"/>
    <w:rsid w:val="00DB7896"/>
    <w:rsid w:val="00DC1403"/>
    <w:rsid w:val="00DD5514"/>
    <w:rsid w:val="00DF089E"/>
    <w:rsid w:val="00E07ED5"/>
    <w:rsid w:val="00E12533"/>
    <w:rsid w:val="00E1755B"/>
    <w:rsid w:val="00E67112"/>
    <w:rsid w:val="00E72D3C"/>
    <w:rsid w:val="00EA3CF1"/>
    <w:rsid w:val="00EB71BC"/>
    <w:rsid w:val="00EC1930"/>
    <w:rsid w:val="00EF3691"/>
    <w:rsid w:val="00F03D18"/>
    <w:rsid w:val="00F15885"/>
    <w:rsid w:val="00F32076"/>
    <w:rsid w:val="00F41C99"/>
    <w:rsid w:val="00F80BD9"/>
    <w:rsid w:val="00F83F2B"/>
    <w:rsid w:val="00F85CB8"/>
    <w:rsid w:val="00F95E24"/>
    <w:rsid w:val="00FA512D"/>
    <w:rsid w:val="00FB0550"/>
    <w:rsid w:val="00FD21CD"/>
    <w:rsid w:val="00FF0811"/>
    <w:rsid w:val="00FF4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12</Pages>
  <Words>5005</Words>
  <Characters>2852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4</cp:revision>
  <dcterms:created xsi:type="dcterms:W3CDTF">2023-03-09T09:47:00Z</dcterms:created>
  <dcterms:modified xsi:type="dcterms:W3CDTF">2023-03-10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